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749DF" w:rsidRPr="00430A0A" w:rsidRDefault="00D749DF" w:rsidP="00D749DF">
      <w:pPr>
        <w:pStyle w:val="Kop1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t>SUPPLEMENT</w:t>
      </w:r>
    </w:p>
    <w:p w:rsidR="00D749DF" w:rsidRPr="00430A0A" w:rsidRDefault="00D749DF" w:rsidP="00D749DF">
      <w:pPr>
        <w:pStyle w:val="PaperTNR12"/>
        <w:rPr>
          <w:rFonts w:ascii="Times New Roman" w:hAnsi="Times New Roman" w:cs="Times New Roman"/>
        </w:rPr>
      </w:pPr>
    </w:p>
    <w:p w:rsidR="00D749DF" w:rsidRPr="00430A0A" w:rsidRDefault="00D749DF" w:rsidP="00D749DF">
      <w:pPr>
        <w:pStyle w:val="CPB"/>
        <w:rPr>
          <w:rFonts w:eastAsiaTheme="minorHAnsi"/>
          <w:color w:val="auto"/>
          <w:sz w:val="24"/>
        </w:rPr>
      </w:pPr>
      <w:r w:rsidRPr="00430A0A">
        <w:rPr>
          <w:color w:val="auto"/>
          <w:sz w:val="24"/>
        </w:rPr>
        <w:t xml:space="preserve">Table 1. </w:t>
      </w:r>
      <w:r w:rsidRPr="00430A0A">
        <w:rPr>
          <w:rFonts w:eastAsiaTheme="minorHAnsi"/>
          <w:color w:val="auto"/>
          <w:sz w:val="24"/>
        </w:rPr>
        <w:t>Display of missing data</w:t>
      </w:r>
    </w:p>
    <w:tbl>
      <w:tblPr>
        <w:tblStyle w:val="Tabelraster"/>
        <w:tblW w:w="0" w:type="auto"/>
        <w:tblInd w:w="38" w:type="dxa"/>
        <w:tblLayout w:type="fixed"/>
        <w:tblLook w:val="04A0" w:firstRow="1" w:lastRow="0" w:firstColumn="1" w:lastColumn="0" w:noHBand="0" w:noVBand="1"/>
      </w:tblPr>
      <w:tblGrid>
        <w:gridCol w:w="3898"/>
        <w:gridCol w:w="567"/>
        <w:gridCol w:w="1701"/>
        <w:gridCol w:w="1984"/>
      </w:tblGrid>
      <w:tr w:rsidR="00D749DF" w:rsidRPr="00430A0A" w:rsidTr="00CA0103">
        <w:tc>
          <w:tcPr>
            <w:tcW w:w="3898" w:type="dxa"/>
            <w:tcBorders>
              <w:right w:val="nil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4252" w:type="dxa"/>
            <w:gridSpan w:val="3"/>
            <w:tcBorders>
              <w:lef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Cases with missing data (%)</w:t>
            </w:r>
          </w:p>
        </w:tc>
      </w:tr>
      <w:tr w:rsidR="00D749DF" w:rsidRPr="00430A0A" w:rsidTr="00CA0103">
        <w:tc>
          <w:tcPr>
            <w:tcW w:w="3898" w:type="dxa"/>
            <w:tcBorders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Independent variables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</w:t>
            </w:r>
          </w:p>
        </w:tc>
        <w:tc>
          <w:tcPr>
            <w:tcW w:w="1701" w:type="dxa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%) of total sample (n=1298)</w:t>
            </w:r>
          </w:p>
        </w:tc>
        <w:tc>
          <w:tcPr>
            <w:tcW w:w="1984" w:type="dxa"/>
            <w:tcBorders>
              <w:lef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%) of subgroup sample who received palliative care (n=737)</w:t>
            </w:r>
          </w:p>
        </w:tc>
      </w:tr>
      <w:tr w:rsidR="00D749DF" w:rsidRPr="00430A0A" w:rsidTr="00CA0103">
        <w:tc>
          <w:tcPr>
            <w:tcW w:w="3898" w:type="dxa"/>
            <w:tcBorders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Age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54 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4.2)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7.3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Sex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47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3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6.4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Length of stay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66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5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9.0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Cancer diagnosi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43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3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5.8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Dementi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6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.8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LTCF typ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o. FTE care staff / No. occupied bed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78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6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10.6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Specific written guidelines regarding palliative car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73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5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9.9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Case manager for residents with palliative care need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52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4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7.1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Multidisciplinary meeting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4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7.2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>Resident was capable of expressing his or her wishes at the time of admission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14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1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1.9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expressed specific preferences about a medical treatment he/she did not want during the last phase of lif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.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1.5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gave power to a third party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60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4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8.1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Spoke with the resident about medical treatments or about the preferred course of car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35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2.7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4.7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A contact person was mentioned in the resident’s records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46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3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6.2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Country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0 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)</w:t>
            </w:r>
          </w:p>
        </w:tc>
        <w:tc>
          <w:tcPr>
            <w:tcW w:w="1984" w:type="dxa"/>
            <w:tcBorders>
              <w:top w:val="nil"/>
              <w:lef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)</w:t>
            </w:r>
          </w:p>
        </w:tc>
      </w:tr>
      <w:tr w:rsidR="00D749DF" w:rsidRPr="00430A0A" w:rsidTr="00CA0103">
        <w:tc>
          <w:tcPr>
            <w:tcW w:w="3898" w:type="dxa"/>
            <w:tcBorders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b/>
                <w:color w:val="auto"/>
                <w:sz w:val="18"/>
                <w:szCs w:val="18"/>
              </w:rPr>
            </w:pPr>
            <w:r w:rsidRPr="00430A0A">
              <w:rPr>
                <w:b/>
                <w:color w:val="auto"/>
                <w:sz w:val="18"/>
                <w:szCs w:val="18"/>
              </w:rPr>
              <w:t>Dependent variables</w:t>
            </w:r>
          </w:p>
        </w:tc>
        <w:tc>
          <w:tcPr>
            <w:tcW w:w="567" w:type="dxa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</w:tr>
      <w:tr w:rsidR="00D749DF" w:rsidRPr="00430A0A" w:rsidTr="00CA0103">
        <w:tc>
          <w:tcPr>
            <w:tcW w:w="3898" w:type="dxa"/>
            <w:tcBorders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received palliative care</w:t>
            </w:r>
          </w:p>
        </w:tc>
        <w:tc>
          <w:tcPr>
            <w:tcW w:w="567" w:type="dxa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0)</w:t>
            </w:r>
          </w:p>
        </w:tc>
        <w:tc>
          <w:tcPr>
            <w:tcW w:w="1984" w:type="dxa"/>
            <w:tcBorders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Timing of initiating palliative car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252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34.2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Treating physician involvement in providing palliative car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19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2.6)</w:t>
            </w:r>
          </w:p>
        </w:tc>
      </w:tr>
      <w:tr w:rsidR="00D749DF" w:rsidRPr="00430A0A" w:rsidTr="00CA0103">
        <w:tc>
          <w:tcPr>
            <w:tcW w:w="3898" w:type="dxa"/>
            <w:tcBorders>
              <w:top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Involvement of palliative care expert in providing palliative care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98 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984" w:type="dxa"/>
            <w:tcBorders>
              <w:top w:val="nil"/>
              <w:lef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(13.3)</w:t>
            </w:r>
          </w:p>
        </w:tc>
      </w:tr>
    </w:tbl>
    <w:p w:rsidR="00D749DF" w:rsidRPr="00430A0A" w:rsidRDefault="00D749DF" w:rsidP="00D749DF">
      <w:pPr>
        <w:pStyle w:val="CPB"/>
        <w:rPr>
          <w:rFonts w:eastAsiaTheme="minorHAnsi"/>
          <w:color w:val="auto"/>
          <w:sz w:val="24"/>
        </w:rPr>
      </w:pPr>
      <w:r w:rsidRPr="00430A0A">
        <w:rPr>
          <w:rFonts w:eastAsiaTheme="minorHAnsi"/>
          <w:color w:val="auto"/>
          <w:sz w:val="24"/>
        </w:rPr>
        <w:t>Table 2. Palliative care provision in LTCFs and differences between countries, using multiple imputed datasets</w:t>
      </w:r>
    </w:p>
    <w:tbl>
      <w:tblPr>
        <w:tblStyle w:val="Tabelraster"/>
        <w:tblW w:w="4703" w:type="pct"/>
        <w:tblInd w:w="0" w:type="dxa"/>
        <w:tblLook w:val="04A0" w:firstRow="1" w:lastRow="0" w:firstColumn="1" w:lastColumn="0" w:noHBand="0" w:noVBand="1"/>
      </w:tblPr>
      <w:tblGrid>
        <w:gridCol w:w="2133"/>
        <w:gridCol w:w="1904"/>
        <w:gridCol w:w="2660"/>
        <w:gridCol w:w="2744"/>
        <w:gridCol w:w="2952"/>
      </w:tblGrid>
      <w:tr w:rsidR="00D749DF" w:rsidRPr="00430A0A" w:rsidTr="00250396">
        <w:tc>
          <w:tcPr>
            <w:tcW w:w="861" w:type="pct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</w:tc>
        <w:tc>
          <w:tcPr>
            <w:tcW w:w="768" w:type="pct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b/>
                <w:color w:val="auto"/>
                <w:sz w:val="18"/>
                <w:szCs w:val="18"/>
              </w:rPr>
            </w:pPr>
            <w:r w:rsidRPr="00430A0A">
              <w:rPr>
                <w:b/>
                <w:color w:val="auto"/>
                <w:sz w:val="18"/>
                <w:szCs w:val="18"/>
              </w:rPr>
              <w:t>All Residents in sample n=1298</w:t>
            </w:r>
          </w:p>
        </w:tc>
        <w:tc>
          <w:tcPr>
            <w:tcW w:w="3372" w:type="pct"/>
            <w:gridSpan w:val="3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b/>
                <w:color w:val="auto"/>
                <w:sz w:val="18"/>
                <w:szCs w:val="18"/>
              </w:rPr>
              <w:t>Residents who received palliative care (n=737)</w:t>
            </w:r>
          </w:p>
        </w:tc>
      </w:tr>
      <w:tr w:rsidR="00D749DF" w:rsidRPr="00430A0A" w:rsidTr="00250396">
        <w:tc>
          <w:tcPr>
            <w:tcW w:w="861" w:type="pct"/>
            <w:tcBorders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Country (N)</w:t>
            </w:r>
          </w:p>
        </w:tc>
        <w:tc>
          <w:tcPr>
            <w:tcW w:w="768" w:type="pct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ceived palliative care (yes)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  <w:vertAlign w:val="superscript"/>
              </w:rPr>
              <w:t xml:space="preserve"> </w:t>
            </w:r>
            <w:r w:rsidRPr="00430A0A">
              <w:rPr>
                <w:color w:val="auto"/>
                <w:sz w:val="18"/>
                <w:szCs w:val="18"/>
              </w:rPr>
              <w:t>N(%)</w:t>
            </w:r>
          </w:p>
        </w:tc>
        <w:tc>
          <w:tcPr>
            <w:tcW w:w="1073" w:type="pct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>Timing of initiating palliative care (days before death)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</w:rPr>
              <w:t>Median (IQR)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107" w:type="pct"/>
            <w:tcBorders>
              <w:left w:val="nil"/>
              <w:righ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>Treating physician provided palliative care (yes)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(%)</w:t>
            </w:r>
          </w:p>
        </w:tc>
        <w:tc>
          <w:tcPr>
            <w:tcW w:w="1191" w:type="pct"/>
            <w:tcBorders>
              <w:left w:val="nil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 xml:space="preserve">A palliative care expert was involved in the provision of palliative care </w:t>
            </w:r>
            <w:r w:rsidRPr="00430A0A">
              <w:rPr>
                <w:color w:val="auto"/>
                <w:sz w:val="18"/>
                <w:szCs w:val="18"/>
              </w:rPr>
              <w:lastRenderedPageBreak/>
              <w:t>(yes)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(%)</w:t>
            </w:r>
          </w:p>
        </w:tc>
      </w:tr>
      <w:tr w:rsidR="00D749DF" w:rsidRPr="00430A0A" w:rsidTr="00250396">
        <w:trPr>
          <w:trHeight w:val="238"/>
        </w:trPr>
        <w:tc>
          <w:tcPr>
            <w:tcW w:w="861" w:type="pct"/>
            <w:tcBorders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>BE  (281)</w:t>
            </w:r>
          </w:p>
        </w:tc>
        <w:tc>
          <w:tcPr>
            <w:tcW w:w="768" w:type="pct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19 (77.9)</w:t>
            </w:r>
          </w:p>
        </w:tc>
        <w:tc>
          <w:tcPr>
            <w:tcW w:w="1073" w:type="pct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0.30 (6.10-28.80)</w:t>
            </w:r>
          </w:p>
        </w:tc>
        <w:tc>
          <w:tcPr>
            <w:tcW w:w="1107" w:type="pct"/>
            <w:tcBorders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83 (83.6)</w:t>
            </w:r>
          </w:p>
        </w:tc>
        <w:tc>
          <w:tcPr>
            <w:tcW w:w="1191" w:type="pct"/>
            <w:tcBorders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86 (84.9)</w:t>
            </w:r>
          </w:p>
        </w:tc>
      </w:tr>
      <w:tr w:rsidR="00D749DF" w:rsidRPr="00430A0A" w:rsidTr="00250396">
        <w:tc>
          <w:tcPr>
            <w:tcW w:w="861" w:type="pct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FI  (262)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91 (72.9)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50 (4.00-17.80)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36 (71.2)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1 (5.8)</w:t>
            </w:r>
          </w:p>
        </w:tc>
      </w:tr>
      <w:tr w:rsidR="00D749DF" w:rsidRPr="00430A0A" w:rsidTr="00250396">
        <w:tc>
          <w:tcPr>
            <w:tcW w:w="861" w:type="pct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IT  (193)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62 (32.1)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6.80 (4.45-14.63)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8 (77.4)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7 (27.4)</w:t>
            </w:r>
          </w:p>
        </w:tc>
      </w:tr>
      <w:tr w:rsidR="00D749DF" w:rsidRPr="00430A0A" w:rsidTr="00250396">
        <w:tc>
          <w:tcPr>
            <w:tcW w:w="861" w:type="pct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L  (220)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68 (76.4)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00 (3.15-14.00)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66 (98.8)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6 (9.5)</w:t>
            </w:r>
          </w:p>
        </w:tc>
      </w:tr>
      <w:tr w:rsidR="00D749DF" w:rsidRPr="00430A0A" w:rsidTr="00250396">
        <w:tc>
          <w:tcPr>
            <w:tcW w:w="861" w:type="pct"/>
            <w:tcBorders>
              <w:top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PL  (258)</w:t>
            </w:r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6 (14.0)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2.05 (6.93-38.30)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0 (83.3)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0 (55.6)</w:t>
            </w:r>
          </w:p>
        </w:tc>
      </w:tr>
      <w:tr w:rsidR="00D749DF" w:rsidRPr="00430A0A" w:rsidTr="00250396">
        <w:tc>
          <w:tcPr>
            <w:tcW w:w="861" w:type="pct"/>
            <w:tcBorders>
              <w:top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EN  (84)</w:t>
            </w:r>
          </w:p>
        </w:tc>
        <w:tc>
          <w:tcPr>
            <w:tcW w:w="768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61 (72.6)</w:t>
            </w:r>
          </w:p>
        </w:tc>
        <w:tc>
          <w:tcPr>
            <w:tcW w:w="1073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40 (4.30-24.60)</w:t>
            </w:r>
          </w:p>
        </w:tc>
        <w:tc>
          <w:tcPr>
            <w:tcW w:w="110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6 (75.4)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12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6 (26.2)</w:t>
            </w:r>
          </w:p>
        </w:tc>
      </w:tr>
      <w:tr w:rsidR="00D749DF" w:rsidRPr="00430A0A" w:rsidTr="00250396">
        <w:tc>
          <w:tcPr>
            <w:tcW w:w="861" w:type="pct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Overall p-values</w:t>
            </w:r>
          </w:p>
        </w:tc>
        <w:tc>
          <w:tcPr>
            <w:tcW w:w="768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073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07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91" w:type="pct"/>
            <w:tcBorders>
              <w:top w:val="single" w:sz="12" w:space="0" w:color="auto"/>
              <w:left w:val="nil"/>
              <w:bottom w:val="nil"/>
              <w:right w:val="single" w:sz="12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861" w:type="pct"/>
            <w:tcBorders>
              <w:top w:val="nil"/>
              <w:left w:val="single" w:sz="12" w:space="0" w:color="auto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Crude </w:t>
            </w:r>
            <w:proofErr w:type="spellStart"/>
            <w:r w:rsidRPr="00430A0A">
              <w:rPr>
                <w:color w:val="auto"/>
                <w:sz w:val="18"/>
                <w:szCs w:val="18"/>
              </w:rPr>
              <w:t>analysis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768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  <w:tc>
          <w:tcPr>
            <w:tcW w:w="1073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04</w:t>
            </w:r>
          </w:p>
        </w:tc>
        <w:tc>
          <w:tcPr>
            <w:tcW w:w="1107" w:type="pct"/>
            <w:tcBorders>
              <w:top w:val="nil"/>
              <w:left w:val="nil"/>
              <w:bottom w:val="nil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  <w:tc>
          <w:tcPr>
            <w:tcW w:w="1191" w:type="pct"/>
            <w:tcBorders>
              <w:top w:val="nil"/>
              <w:left w:val="nil"/>
              <w:bottom w:val="nil"/>
              <w:right w:val="single" w:sz="12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</w:tr>
      <w:tr w:rsidR="00D749DF" w:rsidRPr="00430A0A" w:rsidTr="00250396">
        <w:tc>
          <w:tcPr>
            <w:tcW w:w="861" w:type="pct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Adjusted analysis</w:t>
            </w:r>
          </w:p>
        </w:tc>
        <w:tc>
          <w:tcPr>
            <w:tcW w:w="768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  <w:tc>
          <w:tcPr>
            <w:tcW w:w="1073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02</w:t>
            </w:r>
          </w:p>
        </w:tc>
        <w:tc>
          <w:tcPr>
            <w:tcW w:w="110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  <w:tc>
          <w:tcPr>
            <w:tcW w:w="1191" w:type="pct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</w:tr>
    </w:tbl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IQR=interquartile range. Generalized Estimating Equations were used.</w:t>
      </w:r>
      <w:r w:rsidRPr="00430A0A">
        <w:rPr>
          <w:rFonts w:ascii="Times New Roman" w:hAnsi="Times New Roman" w:cs="Times New Roman"/>
          <w:sz w:val="18"/>
          <w:szCs w:val="18"/>
        </w:rPr>
        <w:br/>
        <w:t xml:space="preserve">a: Median p-value was used as a measure of the pooled overall p-value </w:t>
      </w:r>
      <w:r w:rsidRPr="00430A0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FZWtob3V0PC9BdXRob3I+PFllYXI+MjAxNzwvWWVhcj48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</w:fldData>
        </w:fldChar>
      </w:r>
      <w:r w:rsidRPr="00430A0A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430A0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FZWtob3V0PC9BdXRob3I+PFllYXI+MjAxNzwvWWVhcj48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</w:fldData>
        </w:fldChar>
      </w:r>
      <w:r w:rsidRPr="00430A0A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430A0A">
        <w:rPr>
          <w:rFonts w:ascii="Times New Roman" w:hAnsi="Times New Roman" w:cs="Times New Roman"/>
          <w:sz w:val="18"/>
          <w:szCs w:val="18"/>
        </w:rPr>
      </w:r>
      <w:r w:rsidRPr="00430A0A">
        <w:rPr>
          <w:rFonts w:ascii="Times New Roman" w:hAnsi="Times New Roman" w:cs="Times New Roman"/>
          <w:sz w:val="18"/>
          <w:szCs w:val="18"/>
        </w:rPr>
        <w:fldChar w:fldCharType="end"/>
      </w:r>
      <w:r w:rsidRPr="00430A0A">
        <w:rPr>
          <w:rFonts w:ascii="Times New Roman" w:hAnsi="Times New Roman" w:cs="Times New Roman"/>
          <w:sz w:val="18"/>
          <w:szCs w:val="18"/>
        </w:rPr>
      </w:r>
      <w:r w:rsidRPr="00430A0A">
        <w:rPr>
          <w:rFonts w:ascii="Times New Roman" w:hAnsi="Times New Roman" w:cs="Times New Roman"/>
          <w:sz w:val="18"/>
          <w:szCs w:val="18"/>
        </w:rPr>
        <w:fldChar w:fldCharType="separate"/>
      </w:r>
      <w:r w:rsidRPr="00430A0A">
        <w:rPr>
          <w:rFonts w:ascii="Times New Roman" w:hAnsi="Times New Roman" w:cs="Times New Roman"/>
          <w:noProof/>
          <w:sz w:val="18"/>
          <w:szCs w:val="18"/>
          <w:vertAlign w:val="superscript"/>
        </w:rPr>
        <w:t>51</w:t>
      </w:r>
      <w:r w:rsidRPr="00430A0A">
        <w:rPr>
          <w:rFonts w:ascii="Times New Roman" w:hAnsi="Times New Roman" w:cs="Times New Roman"/>
          <w:sz w:val="18"/>
          <w:szCs w:val="18"/>
        </w:rPr>
        <w:fldChar w:fldCharType="end"/>
      </w:r>
      <w:r w:rsidRPr="00430A0A">
        <w:rPr>
          <w:rFonts w:ascii="Times New Roman" w:hAnsi="Times New Roman" w:cs="Times New Roman"/>
          <w:sz w:val="18"/>
          <w:szCs w:val="18"/>
        </w:rPr>
        <w:t>.</w:t>
      </w:r>
    </w:p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b: Pooled median and IQR values were calculated as the mean of median and IQR in each imputed dataset.</w:t>
      </w:r>
      <w:r w:rsidRPr="00430A0A">
        <w:rPr>
          <w:rFonts w:ascii="Times New Roman" w:hAnsi="Times New Roman" w:cs="Times New Roman"/>
          <w:sz w:val="18"/>
          <w:szCs w:val="18"/>
        </w:rPr>
        <w:br/>
      </w:r>
    </w:p>
    <w:p w:rsidR="00D749DF" w:rsidRPr="00430A0A" w:rsidRDefault="00D749DF" w:rsidP="00D749DF">
      <w:pPr>
        <w:rPr>
          <w:lang w:val="en-GB"/>
        </w:rPr>
      </w:pPr>
    </w:p>
    <w:p w:rsidR="00D749DF" w:rsidRPr="00430A0A" w:rsidRDefault="00D749DF" w:rsidP="00D749DF">
      <w:pPr>
        <w:pStyle w:val="CPB"/>
        <w:rPr>
          <w:rFonts w:eastAsiaTheme="minorHAnsi"/>
          <w:color w:val="auto"/>
          <w:sz w:val="24"/>
        </w:rPr>
      </w:pPr>
      <w:r w:rsidRPr="00430A0A">
        <w:rPr>
          <w:rFonts w:eastAsiaTheme="minorHAnsi"/>
          <w:color w:val="auto"/>
          <w:sz w:val="24"/>
        </w:rPr>
        <w:t>Table 3. Factors associated with receiving palliative care, using multiple imputed datasets</w:t>
      </w:r>
    </w:p>
    <w:tbl>
      <w:tblPr>
        <w:tblStyle w:val="Tabelraster"/>
        <w:tblW w:w="0" w:type="auto"/>
        <w:tblInd w:w="-7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86"/>
        <w:gridCol w:w="993"/>
        <w:gridCol w:w="992"/>
        <w:gridCol w:w="1701"/>
        <w:gridCol w:w="709"/>
        <w:gridCol w:w="1701"/>
        <w:gridCol w:w="708"/>
        <w:gridCol w:w="2694"/>
        <w:gridCol w:w="1134"/>
      </w:tblGrid>
      <w:tr w:rsidR="00D749DF" w:rsidRPr="00430A0A" w:rsidTr="00250396">
        <w:tc>
          <w:tcPr>
            <w:tcW w:w="3686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686" w:type="dxa"/>
            <w:gridSpan w:val="3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ceived palliative car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Independent variables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Yes</w:t>
            </w:r>
            <w:r w:rsidRPr="00430A0A">
              <w:rPr>
                <w:color w:val="auto"/>
                <w:sz w:val="18"/>
                <w:szCs w:val="18"/>
              </w:rPr>
              <w:br/>
              <w:t>(n=737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o</w:t>
            </w:r>
            <w:r w:rsidRPr="00430A0A">
              <w:rPr>
                <w:color w:val="auto"/>
                <w:sz w:val="18"/>
                <w:szCs w:val="18"/>
              </w:rPr>
              <w:br/>
              <w:t>(n=561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Univariable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OR (95% CI)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>a</w:t>
            </w:r>
            <w:r w:rsidRPr="00430A0A">
              <w:rPr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p-valu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</w:rPr>
              <w:t>MULTIVARIABLE OR (95% CI)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p-value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OR for different countries (95%CI) [p-value]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 xml:space="preserve">interaction term with </w:t>
            </w:r>
            <w:r w:rsidRPr="00430A0A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country, p-value</w:t>
            </w:r>
          </w:p>
        </w:tc>
      </w:tr>
      <w:tr w:rsidR="00D749DF" w:rsidRPr="00430A0A" w:rsidTr="00250396">
        <w:trPr>
          <w:trHeight w:val="70"/>
        </w:trPr>
        <w:tc>
          <w:tcPr>
            <w:tcW w:w="3686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>Resident characteristics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70"/>
        </w:trPr>
        <w:tc>
          <w:tcPr>
            <w:tcW w:w="3686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Age, </w:t>
            </w:r>
            <w:r w:rsidRPr="00430A0A">
              <w:rPr>
                <w:i/>
                <w:color w:val="auto"/>
                <w:sz w:val="18"/>
                <w:szCs w:val="18"/>
              </w:rPr>
              <w:t>&gt;85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38 (59.4)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84 (50.6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02 (0.78-1.32)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89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Sex, </w:t>
            </w:r>
            <w:r w:rsidRPr="00430A0A">
              <w:rPr>
                <w:i/>
                <w:color w:val="auto"/>
                <w:sz w:val="18"/>
                <w:szCs w:val="18"/>
              </w:rPr>
              <w:t>female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86 (65.9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67 (65.4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03 (0.80-1.33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805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Length of stay</w:t>
            </w:r>
            <w:r w:rsidRPr="00430A0A">
              <w:rPr>
                <w:i/>
                <w:color w:val="auto"/>
                <w:sz w:val="18"/>
                <w:szCs w:val="18"/>
              </w:rPr>
              <w:t>, ≥1year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46 (60.5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99 (53.3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90 (0.66-1.22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498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80"/>
        </w:trPr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Cancer diagnosis,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45 (19.7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68 (12.1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67 (1.12-2.49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12</w:t>
            </w:r>
          </w:p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82 (1.21-2.73)</w:t>
            </w: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04</w:t>
            </w: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PL: 5.71 (2.34-13.90) [&lt;.001]</w:t>
            </w:r>
          </w:p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EN: 3.53 (1.12-11.15) [.032]</w:t>
            </w:r>
          </w:p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BE: 1.26 (0.56-2.83) [.580]</w:t>
            </w:r>
            <w:r w:rsidRPr="00430A0A">
              <w:rPr>
                <w:color w:val="auto"/>
                <w:sz w:val="18"/>
                <w:szCs w:val="18"/>
              </w:rPr>
              <w:br/>
              <w:t>NL: 1.38 (0.58-3.27 ) [.460]</w:t>
            </w:r>
          </w:p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FI: 1.40 (0.64-3.03) [.399]</w:t>
            </w:r>
          </w:p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IT: 1.41 (0.71-2.80) [.325]</w:t>
            </w: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>.061</w:t>
            </w: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Dementia,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522 (70.8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82 (68.1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33 (1.04-1.71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23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42 (1.08-1.85)</w:t>
            </w: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11</w:t>
            </w: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>.171</w:t>
            </w:r>
          </w:p>
        </w:tc>
      </w:tr>
      <w:tr w:rsidR="00D749DF" w:rsidRPr="00430A0A" w:rsidTr="00250396"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Facility characteristics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360"/>
        </w:trPr>
        <w:tc>
          <w:tcPr>
            <w:tcW w:w="3686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LTCF type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280"/>
        </w:trPr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LTCF on site day and night GPs and nurs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21 (16.4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89 (33.7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186"/>
        </w:trPr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LTCF onsite nurses offsite GP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595 (80.7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56 (63.5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95 (0.53-1.69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861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234"/>
        </w:trPr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LTCF offsite nurses and GP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1 (2.8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6 (2.9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23 (0.06-0.91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36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No. care staff / 10. occupied beds</w:t>
            </w:r>
            <w:r w:rsidRPr="00430A0A">
              <w:rPr>
                <w:i/>
                <w:color w:val="auto"/>
                <w:sz w:val="18"/>
                <w:szCs w:val="18"/>
              </w:rPr>
              <w:t>, &gt;5.25</w:t>
            </w:r>
            <w:r w:rsidRPr="00430A0A">
              <w:rPr>
                <w:color w:val="auto"/>
                <w:sz w:val="18"/>
                <w:szCs w:val="18"/>
              </w:rPr>
              <w:t xml:space="preserve"> 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70 (50.2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90 (33.9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2 (0.75-1.98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429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80"/>
        </w:trPr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Specific written guidelines regarding palliative care,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500 (67.8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26 (40.3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02 (0.66-1.58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939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>Case manager/assigned contact person,</w:t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599 (81.3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336 (59.9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52 (1.00-2.31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49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57 (1.02-2.40)</w:t>
            </w: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38</w:t>
            </w: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>.248</w:t>
            </w:r>
          </w:p>
        </w:tc>
      </w:tr>
      <w:tr w:rsidR="00D749DF" w:rsidRPr="00430A0A" w:rsidTr="00250396">
        <w:tc>
          <w:tcPr>
            <w:tcW w:w="3686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Multidisciplinary meetings,</w:t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yes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576 (78.2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20 (74.9)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2 (0.68-1.83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661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Advance care planning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was capable of expressing his or her wishes at the time of admission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98 (40.4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77 (31.6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78 (0.55-1.11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70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Partly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43 (33.0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80 (32.1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92 (0.64-1.31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633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No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96 (26.6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04 (36.4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expressed specific preferences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 xml:space="preserve"> </w:t>
            </w:r>
            <w:r w:rsidRPr="00430A0A">
              <w:rPr>
                <w:color w:val="auto"/>
                <w:sz w:val="18"/>
                <w:szCs w:val="18"/>
              </w:rPr>
              <w:t xml:space="preserve">about a medical treatment he/she did not want during the last phase of life,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16 (29.3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1 (12.7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9 (0.88-1.88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94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gave power to a third party,</w:t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15 (29.2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58 (28.2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31 (0.97-1.78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77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Spoke with the resident about medical treatments or about the preferred course of care,</w:t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yes</w:t>
            </w:r>
          </w:p>
        </w:tc>
        <w:tc>
          <w:tcPr>
            <w:tcW w:w="99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33 (31.6)</w:t>
            </w:r>
          </w:p>
        </w:tc>
        <w:tc>
          <w:tcPr>
            <w:tcW w:w="992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03 (18.4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5 (0.90-1.75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86</w:t>
            </w:r>
          </w:p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  <w:lang w:val="en-GB" w:eastAsia="nl-NL"/>
              </w:rPr>
            </w:pP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694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3686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A contact person was mentioned in the resident’s records,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683 (92.7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449 (80.0)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.29 (1.58-3.31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2.28 (1.54-3.37)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&lt;.001</w:t>
            </w:r>
          </w:p>
        </w:tc>
        <w:tc>
          <w:tcPr>
            <w:tcW w:w="269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>.601</w:t>
            </w:r>
          </w:p>
        </w:tc>
      </w:tr>
    </w:tbl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OR= Odds Ratio, CI= Confidence Interval.</w:t>
      </w:r>
      <w:r w:rsidRPr="00430A0A">
        <w:rPr>
          <w:rFonts w:ascii="Times New Roman" w:hAnsi="Times New Roman" w:cs="Times New Roman"/>
          <w:sz w:val="18"/>
          <w:szCs w:val="18"/>
        </w:rPr>
        <w:br/>
        <w:t>Logistic GEE analyses. Dependent variable: According to you, did the resident receive palliative care at any time? (0 – no, 1- yes).</w:t>
      </w:r>
      <w:r w:rsidRPr="00430A0A">
        <w:rPr>
          <w:rFonts w:ascii="Times New Roman" w:hAnsi="Times New Roman" w:cs="Times New Roman"/>
          <w:sz w:val="18"/>
          <w:szCs w:val="18"/>
        </w:rPr>
        <w:br/>
        <w:t xml:space="preserve">Median p-value was used as a measure of the pooled overall p-values </w:t>
      </w:r>
      <w:r w:rsidRPr="00430A0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FZWtob3V0PC9BdXRob3I+PFllYXI+MjAxNzwvWWVhcj48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</w:fldData>
        </w:fldChar>
      </w:r>
      <w:r w:rsidRPr="00430A0A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430A0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FZWtob3V0PC9BdXRob3I+PFllYXI+MjAxNzwvWWVhcj48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</w:fldData>
        </w:fldChar>
      </w:r>
      <w:r w:rsidRPr="00430A0A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430A0A">
        <w:rPr>
          <w:rFonts w:ascii="Times New Roman" w:hAnsi="Times New Roman" w:cs="Times New Roman"/>
          <w:sz w:val="18"/>
          <w:szCs w:val="18"/>
        </w:rPr>
      </w:r>
      <w:r w:rsidRPr="00430A0A">
        <w:rPr>
          <w:rFonts w:ascii="Times New Roman" w:hAnsi="Times New Roman" w:cs="Times New Roman"/>
          <w:sz w:val="18"/>
          <w:szCs w:val="18"/>
        </w:rPr>
        <w:fldChar w:fldCharType="end"/>
      </w:r>
      <w:r w:rsidRPr="00430A0A">
        <w:rPr>
          <w:rFonts w:ascii="Times New Roman" w:hAnsi="Times New Roman" w:cs="Times New Roman"/>
          <w:sz w:val="18"/>
          <w:szCs w:val="18"/>
        </w:rPr>
      </w:r>
      <w:r w:rsidRPr="00430A0A">
        <w:rPr>
          <w:rFonts w:ascii="Times New Roman" w:hAnsi="Times New Roman" w:cs="Times New Roman"/>
          <w:sz w:val="18"/>
          <w:szCs w:val="18"/>
        </w:rPr>
        <w:fldChar w:fldCharType="separate"/>
      </w:r>
      <w:r w:rsidRPr="00430A0A">
        <w:rPr>
          <w:rFonts w:ascii="Times New Roman" w:hAnsi="Times New Roman" w:cs="Times New Roman"/>
          <w:noProof/>
          <w:sz w:val="18"/>
          <w:szCs w:val="18"/>
          <w:vertAlign w:val="superscript"/>
        </w:rPr>
        <w:t>51</w:t>
      </w:r>
      <w:r w:rsidRPr="00430A0A">
        <w:rPr>
          <w:rFonts w:ascii="Times New Roman" w:hAnsi="Times New Roman" w:cs="Times New Roman"/>
          <w:sz w:val="18"/>
          <w:szCs w:val="18"/>
        </w:rPr>
        <w:fldChar w:fldCharType="end"/>
      </w:r>
      <w:r w:rsidRPr="00430A0A">
        <w:rPr>
          <w:rFonts w:ascii="Times New Roman" w:hAnsi="Times New Roman" w:cs="Times New Roman"/>
          <w:sz w:val="18"/>
          <w:szCs w:val="18"/>
        </w:rPr>
        <w:t>.</w:t>
      </w:r>
    </w:p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a: Association between dependent variable and independent variables separately, adjusted for country.</w:t>
      </w:r>
      <w:r w:rsidRPr="00430A0A">
        <w:rPr>
          <w:rFonts w:ascii="Times New Roman" w:hAnsi="Times New Roman" w:cs="Times New Roman"/>
          <w:sz w:val="18"/>
          <w:szCs w:val="18"/>
        </w:rPr>
        <w:br/>
        <w:t>b: Association between dependent variable and independent variables in model built by backward selection, adjusted for country.</w:t>
      </w:r>
    </w:p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c: Association between dependent and independent variables in backwards model, including interaction term between country and independent variables identified in backward selection.</w:t>
      </w:r>
    </w:p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br w:type="page"/>
      </w:r>
    </w:p>
    <w:p w:rsidR="00D749DF" w:rsidRPr="00430A0A" w:rsidRDefault="00D749DF" w:rsidP="00D749DF">
      <w:pPr>
        <w:pStyle w:val="CPB"/>
        <w:rPr>
          <w:rFonts w:eastAsiaTheme="minorHAnsi"/>
          <w:color w:val="auto"/>
          <w:sz w:val="24"/>
        </w:rPr>
      </w:pPr>
      <w:r w:rsidRPr="00430A0A">
        <w:rPr>
          <w:rFonts w:eastAsiaTheme="minorHAnsi"/>
          <w:color w:val="auto"/>
          <w:sz w:val="24"/>
        </w:rPr>
        <w:lastRenderedPageBreak/>
        <w:t>Table 4. Factors associated with timing of initiating palliative care, using multiple imputed datasets</w:t>
      </w:r>
    </w:p>
    <w:tbl>
      <w:tblPr>
        <w:tblStyle w:val="Tabelraster"/>
        <w:tblW w:w="14554" w:type="dxa"/>
        <w:tblInd w:w="-7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3"/>
        <w:gridCol w:w="1843"/>
        <w:gridCol w:w="1701"/>
        <w:gridCol w:w="709"/>
        <w:gridCol w:w="1843"/>
        <w:gridCol w:w="708"/>
        <w:gridCol w:w="2363"/>
        <w:gridCol w:w="1134"/>
      </w:tblGrid>
      <w:tr w:rsidR="00D749DF" w:rsidRPr="00430A0A" w:rsidTr="00250396">
        <w:tc>
          <w:tcPr>
            <w:tcW w:w="425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Independent variables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b/>
                <w:color w:val="auto"/>
                <w:sz w:val="18"/>
                <w:szCs w:val="18"/>
              </w:rPr>
              <w:t>Timing of initiating palliative care</w:t>
            </w:r>
            <w:r w:rsidRPr="00430A0A">
              <w:rPr>
                <w:color w:val="auto"/>
                <w:sz w:val="18"/>
                <w:szCs w:val="18"/>
              </w:rPr>
              <w:t xml:space="preserve"> (in days before death)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</w:rPr>
              <w:t>Median (IQR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u w:val="single"/>
              </w:rPr>
            </w:pPr>
            <w:r w:rsidRPr="00430A0A">
              <w:rPr>
                <w:color w:val="auto"/>
                <w:sz w:val="18"/>
                <w:szCs w:val="18"/>
              </w:rPr>
              <w:t>Univariable</w:t>
            </w:r>
            <w:r w:rsidRPr="00430A0A">
              <w:rPr>
                <w:color w:val="auto"/>
                <w:sz w:val="18"/>
                <w:szCs w:val="18"/>
                <w:u w:val="single"/>
              </w:rPr>
              <w:t xml:space="preserve"> 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  <w:u w:val="single"/>
              </w:rPr>
              <w:t>Ratio (95% CI)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 xml:space="preserve"> a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  <w:u w:val="single"/>
              </w:rPr>
              <w:t>p-valu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Multivariable (backwards selection)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  <w:u w:val="single"/>
              </w:rPr>
              <w:t>Ratio (95% CI)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 xml:space="preserve"> b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  <w:u w:val="single"/>
              </w:rPr>
              <w:t>p-value</w:t>
            </w:r>
          </w:p>
        </w:tc>
        <w:tc>
          <w:tcPr>
            <w:tcW w:w="236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Multivariable, ratio for different countries</w:t>
            </w:r>
          </w:p>
          <w:p w:rsidR="00D749DF" w:rsidRPr="00430A0A" w:rsidRDefault="00D749DF" w:rsidP="00250396">
            <w:pPr>
              <w:pStyle w:val="TCH"/>
              <w:rPr>
                <w:color w:val="auto"/>
                <w:sz w:val="18"/>
                <w:szCs w:val="18"/>
                <w:vertAlign w:val="superscript"/>
              </w:rPr>
            </w:pPr>
            <w:r w:rsidRPr="00430A0A">
              <w:rPr>
                <w:color w:val="auto"/>
                <w:sz w:val="18"/>
                <w:szCs w:val="18"/>
              </w:rPr>
              <w:t>Ratio (95%CI) [p-value]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>Interaction term with country, p-value</w:t>
            </w:r>
          </w:p>
        </w:tc>
      </w:tr>
      <w:tr w:rsidR="00D749DF" w:rsidRPr="00430A0A" w:rsidTr="00250396">
        <w:trPr>
          <w:trHeight w:val="510"/>
        </w:trPr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characteristic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70"/>
        </w:trPr>
        <w:tc>
          <w:tcPr>
            <w:tcW w:w="425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Age, </w:t>
            </w:r>
            <w:r w:rsidRPr="00430A0A">
              <w:rPr>
                <w:i/>
                <w:color w:val="auto"/>
                <w:sz w:val="18"/>
                <w:szCs w:val="18"/>
              </w:rPr>
              <w:t>≤85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90 (4.20-19.45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70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  <w:t xml:space="preserve">  </w:t>
            </w:r>
            <w:r w:rsidRPr="00430A0A">
              <w:rPr>
                <w:i/>
                <w:color w:val="auto"/>
                <w:sz w:val="18"/>
                <w:szCs w:val="18"/>
              </w:rPr>
              <w:t>&gt;85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70 (4.10-18.63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96 (0.80-1.15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628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Sex,</w:t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male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40 (4.20-24.5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242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female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30 (4.30-16.9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95 (0.80-1.13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547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Length of stay, </w:t>
            </w:r>
            <w:r w:rsidRPr="00430A0A">
              <w:rPr>
                <w:i/>
                <w:color w:val="auto"/>
                <w:sz w:val="18"/>
                <w:szCs w:val="18"/>
              </w:rPr>
              <w:t>&lt;1 year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30 (4.03-15.1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                 ≥1year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75 (4.60-23.3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5 (0.95-1.38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44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80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Cancer diagnosis, </w:t>
            </w:r>
            <w:r w:rsidRPr="00430A0A">
              <w:rPr>
                <w:i/>
                <w:color w:val="auto"/>
                <w:sz w:val="18"/>
                <w:szCs w:val="18"/>
              </w:rPr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75 (4.20-17.8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152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                     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90 (4.13-23.2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1 (0.91-1.36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298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Dementia, </w:t>
            </w:r>
            <w:r w:rsidRPr="00430A0A">
              <w:rPr>
                <w:i/>
                <w:color w:val="auto"/>
                <w:sz w:val="18"/>
                <w:szCs w:val="18"/>
              </w:rPr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95 (4.65-23.8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104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  <w:t xml:space="preserve">          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30 (4.10-18.05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89 (0.72-1.10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265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70"/>
        </w:trPr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Facility characteristic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360"/>
        </w:trPr>
        <w:tc>
          <w:tcPr>
            <w:tcW w:w="425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LTCF type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232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Onsite physicians, nurses and care assistant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00 (3.20-14.0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208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lastRenderedPageBreak/>
              <w:tab/>
              <w:t>Onsite nurses and care assistants, offsite physician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10 (4.60-20.9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8 (0.93-1.77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31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  <w:highlight w:val="yellow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  <w:highlight w:val="yellow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  <w:highlight w:val="yellow"/>
              </w:rPr>
            </w:pPr>
          </w:p>
        </w:tc>
      </w:tr>
      <w:tr w:rsidR="00D749DF" w:rsidRPr="00430A0A" w:rsidTr="00250396">
        <w:trPr>
          <w:trHeight w:val="454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 xml:space="preserve">Onsite care assistants,  offsite nurses and     </w:t>
            </w:r>
            <w:r w:rsidRPr="00430A0A">
              <w:rPr>
                <w:i/>
                <w:color w:val="auto"/>
                <w:sz w:val="18"/>
                <w:szCs w:val="18"/>
              </w:rPr>
              <w:tab/>
              <w:t>physician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00 (4.80-24.65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6 (0.60-2.65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543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No. FTE </w:t>
            </w:r>
            <w:proofErr w:type="spellStart"/>
            <w:r w:rsidRPr="00430A0A">
              <w:rPr>
                <w:color w:val="auto"/>
                <w:sz w:val="18"/>
                <w:szCs w:val="18"/>
              </w:rPr>
              <w:t>nusing</w:t>
            </w:r>
            <w:proofErr w:type="spellEnd"/>
            <w:r w:rsidRPr="00430A0A">
              <w:rPr>
                <w:color w:val="auto"/>
                <w:sz w:val="18"/>
                <w:szCs w:val="18"/>
              </w:rPr>
              <w:t xml:space="preserve"> staff / 10. occupied beds, </w:t>
            </w:r>
            <w:r w:rsidRPr="00430A0A">
              <w:rPr>
                <w:i/>
                <w:color w:val="auto"/>
                <w:sz w:val="18"/>
                <w:szCs w:val="18"/>
              </w:rPr>
              <w:t>≤5.25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0.00 (5.50-26.53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                  &gt;5.25 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00 (3.90-14.7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86 (0.67-1.11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245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479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Specific written guidelines regarding palliative care,</w:t>
            </w:r>
            <w:r w:rsidRPr="00430A0A">
              <w:rPr>
                <w:color w:val="auto"/>
                <w:sz w:val="18"/>
                <w:szCs w:val="18"/>
              </w:rPr>
              <w:br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>no + don’t know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00 (3.93-14.5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80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90 (5.00-22.1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4 (0.88-1.47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332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Case manager for residents with palliative care needs, </w:t>
            </w:r>
            <w:r w:rsidRPr="00430A0A">
              <w:rPr>
                <w:i/>
                <w:color w:val="auto"/>
                <w:sz w:val="18"/>
                <w:szCs w:val="18"/>
              </w:rPr>
              <w:tab/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80 (5.18-20.4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15 (4.10-18.8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0.93 (0.70-1.24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626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Multidisciplinary meetings, </w:t>
            </w:r>
            <w:r w:rsidRPr="00430A0A">
              <w:rPr>
                <w:i/>
                <w:color w:val="auto"/>
                <w:sz w:val="18"/>
                <w:szCs w:val="18"/>
              </w:rPr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00 (3.93-15.35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     yes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80 (4.45-20.48)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2 (0.92-1.61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60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Advance care planning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was capable of expressing his or her wishes at the time of admission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00 (4.20-16.55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Partly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55 (4.00-18.4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6 (0.93-1.44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99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i/>
                <w:color w:val="auto"/>
                <w:sz w:val="18"/>
                <w:szCs w:val="18"/>
              </w:rPr>
              <w:tab/>
              <w:t>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55 (4.28-24.9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6 (0.93-1.44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96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Resident expressed specific preferences</w:t>
            </w:r>
            <w:r w:rsidRPr="00430A0A">
              <w:rPr>
                <w:color w:val="auto"/>
                <w:sz w:val="18"/>
                <w:szCs w:val="18"/>
                <w:vertAlign w:val="superscript"/>
              </w:rPr>
              <w:t xml:space="preserve"> </w:t>
            </w:r>
            <w:r w:rsidRPr="00430A0A">
              <w:rPr>
                <w:color w:val="auto"/>
                <w:sz w:val="18"/>
                <w:szCs w:val="18"/>
              </w:rPr>
              <w:t xml:space="preserve">about a medical treatment he/she did not want during the last phase of life, </w:t>
            </w:r>
            <w:r w:rsidRPr="00430A0A">
              <w:rPr>
                <w:i/>
                <w:color w:val="auto"/>
                <w:sz w:val="18"/>
                <w:szCs w:val="18"/>
              </w:rPr>
              <w:t>no + don’t know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60 (4.30-17.6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rPr>
          <w:trHeight w:val="231"/>
        </w:trPr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lastRenderedPageBreak/>
              <w:tab/>
              <w:t xml:space="preserve">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9.40 (4.50-22.65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05 (0.87-1.26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625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Resident gave power to a third party, </w:t>
            </w:r>
            <w:r w:rsidRPr="00430A0A">
              <w:rPr>
                <w:i/>
                <w:color w:val="auto"/>
                <w:sz w:val="18"/>
                <w:szCs w:val="18"/>
              </w:rPr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40 (4.00-17.0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  <w:t xml:space="preserve">           </w:t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           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0.20 (5.83-27.28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17 (0.94-1.46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154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Spoke with the resident about medical </w:t>
            </w:r>
            <w:r w:rsidRPr="00430A0A">
              <w:rPr>
                <w:color w:val="auto"/>
                <w:sz w:val="18"/>
                <w:szCs w:val="18"/>
              </w:rPr>
              <w:tab/>
              <w:t>treatments or about the preferred course of care</w:t>
            </w:r>
            <w:r w:rsidRPr="00430A0A">
              <w:rPr>
                <w:i/>
                <w:color w:val="auto"/>
                <w:sz w:val="18"/>
                <w:szCs w:val="18"/>
              </w:rPr>
              <w:t>, 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7.10 (4.00-15.6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color w:val="auto"/>
                <w:sz w:val="18"/>
                <w:szCs w:val="18"/>
              </w:rPr>
              <w:tab/>
              <w:t xml:space="preserve">        </w:t>
            </w:r>
            <w:r w:rsidRPr="00430A0A">
              <w:rPr>
                <w:i/>
                <w:color w:val="auto"/>
                <w:sz w:val="18"/>
                <w:szCs w:val="18"/>
              </w:rPr>
              <w:t>yes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0.50 (5.68-29.73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4 (0.99-1.54)</w:t>
            </w: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60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4 (0.99-1.54)</w:t>
            </w: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060</w:t>
            </w: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-</w:t>
            </w: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  <w:r w:rsidRPr="00430A0A">
              <w:rPr>
                <w:rFonts w:ascii="Times New Roman" w:hAnsi="Times New Roman" w:cs="Times New Roman"/>
                <w:sz w:val="18"/>
                <w:szCs w:val="18"/>
              </w:rPr>
              <w:t>0.154</w:t>
            </w:r>
          </w:p>
        </w:tc>
      </w:tr>
      <w:tr w:rsidR="00D749DF" w:rsidRPr="00430A0A" w:rsidTr="00250396">
        <w:tc>
          <w:tcPr>
            <w:tcW w:w="425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 xml:space="preserve">A contact person was mentioned in the resident’s records, </w:t>
            </w:r>
            <w:r w:rsidRPr="00430A0A">
              <w:rPr>
                <w:i/>
                <w:color w:val="auto"/>
                <w:sz w:val="18"/>
                <w:szCs w:val="18"/>
              </w:rPr>
              <w:t>no</w:t>
            </w: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6.95 (3.93-13.70)</w:t>
            </w:r>
          </w:p>
        </w:tc>
        <w:tc>
          <w:tcPr>
            <w:tcW w:w="1701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9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84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D749DF" w:rsidRPr="00430A0A" w:rsidTr="00250396">
        <w:tc>
          <w:tcPr>
            <w:tcW w:w="425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i/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ab/>
            </w:r>
            <w:r w:rsidRPr="00430A0A">
              <w:rPr>
                <w:i/>
                <w:color w:val="auto"/>
                <w:sz w:val="18"/>
                <w:szCs w:val="18"/>
              </w:rPr>
              <w:t xml:space="preserve">       yes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8.90 (4.40-19.85)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1.22 (0.89-1.66)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  <w:r w:rsidRPr="00430A0A">
              <w:rPr>
                <w:color w:val="auto"/>
                <w:sz w:val="18"/>
                <w:szCs w:val="18"/>
              </w:rPr>
              <w:t>.215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2363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TT"/>
              <w:rPr>
                <w:color w:val="auto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D749DF" w:rsidRPr="00430A0A" w:rsidRDefault="00D749DF" w:rsidP="00250396">
            <w:pPr>
              <w:pStyle w:val="PaperTNR12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IQR= Interquartile Range, CI= Confidence Interval. Ratio=Ratio of geometric means.</w:t>
      </w:r>
      <w:r w:rsidRPr="00430A0A">
        <w:rPr>
          <w:rFonts w:ascii="Times New Roman" w:hAnsi="Times New Roman" w:cs="Times New Roman"/>
          <w:sz w:val="18"/>
          <w:szCs w:val="18"/>
        </w:rPr>
        <w:br/>
        <w:t>Linear GEE analyses. Dependent variable: LN (no. of days before death when palliative care was started +1).</w:t>
      </w:r>
      <w:r w:rsidRPr="00430A0A">
        <w:rPr>
          <w:rFonts w:ascii="Times New Roman" w:hAnsi="Times New Roman" w:cs="Times New Roman"/>
          <w:sz w:val="18"/>
          <w:szCs w:val="18"/>
        </w:rPr>
        <w:br/>
        <w:t>Pooled median and IQR values were calculated as the mean of median and IQR in each imputed dataset. Median p-value was used as a measure of the pooled overall p-values</w:t>
      </w:r>
      <w:r w:rsidRPr="00430A0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FZWtob3V0PC9BdXRob3I+PFllYXI+MjAxNzwvWWVhcj48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</w:fldData>
        </w:fldChar>
      </w:r>
      <w:r w:rsidRPr="00430A0A">
        <w:rPr>
          <w:rFonts w:ascii="Times New Roman" w:hAnsi="Times New Roman" w:cs="Times New Roman"/>
          <w:sz w:val="18"/>
          <w:szCs w:val="18"/>
        </w:rPr>
        <w:instrText xml:space="preserve"> ADDIN EN.CITE </w:instrText>
      </w:r>
      <w:r w:rsidRPr="00430A0A">
        <w:rPr>
          <w:rFonts w:ascii="Times New Roman" w:hAnsi="Times New Roman" w:cs="Times New Roman"/>
          <w:sz w:val="18"/>
          <w:szCs w:val="18"/>
        </w:rPr>
        <w:fldChar w:fldCharType="begin">
          <w:fldData xml:space="preserve">PEVuZE5vdGU+PENpdGU+PEF1dGhvcj5FZWtob3V0PC9BdXRob3I+PFllYXI+MjAxNzwvWWVhcj48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</w:fldData>
        </w:fldChar>
      </w:r>
      <w:r w:rsidRPr="00430A0A">
        <w:rPr>
          <w:rFonts w:ascii="Times New Roman" w:hAnsi="Times New Roman" w:cs="Times New Roman"/>
          <w:sz w:val="18"/>
          <w:szCs w:val="18"/>
        </w:rPr>
        <w:instrText xml:space="preserve"> ADDIN EN.CITE.DATA </w:instrText>
      </w:r>
      <w:r w:rsidRPr="00430A0A">
        <w:rPr>
          <w:rFonts w:ascii="Times New Roman" w:hAnsi="Times New Roman" w:cs="Times New Roman"/>
          <w:sz w:val="18"/>
          <w:szCs w:val="18"/>
        </w:rPr>
      </w:r>
      <w:r w:rsidRPr="00430A0A">
        <w:rPr>
          <w:rFonts w:ascii="Times New Roman" w:hAnsi="Times New Roman" w:cs="Times New Roman"/>
          <w:sz w:val="18"/>
          <w:szCs w:val="18"/>
        </w:rPr>
        <w:fldChar w:fldCharType="end"/>
      </w:r>
      <w:r w:rsidRPr="00430A0A">
        <w:rPr>
          <w:rFonts w:ascii="Times New Roman" w:hAnsi="Times New Roman" w:cs="Times New Roman"/>
          <w:sz w:val="18"/>
          <w:szCs w:val="18"/>
        </w:rPr>
      </w:r>
      <w:r w:rsidRPr="00430A0A">
        <w:rPr>
          <w:rFonts w:ascii="Times New Roman" w:hAnsi="Times New Roman" w:cs="Times New Roman"/>
          <w:sz w:val="18"/>
          <w:szCs w:val="18"/>
        </w:rPr>
        <w:fldChar w:fldCharType="separate"/>
      </w:r>
      <w:r w:rsidRPr="00430A0A">
        <w:rPr>
          <w:rFonts w:ascii="Times New Roman" w:hAnsi="Times New Roman" w:cs="Times New Roman"/>
          <w:noProof/>
          <w:sz w:val="18"/>
          <w:szCs w:val="18"/>
          <w:vertAlign w:val="superscript"/>
        </w:rPr>
        <w:t>51</w:t>
      </w:r>
      <w:r w:rsidRPr="00430A0A">
        <w:rPr>
          <w:rFonts w:ascii="Times New Roman" w:hAnsi="Times New Roman" w:cs="Times New Roman"/>
          <w:sz w:val="18"/>
          <w:szCs w:val="18"/>
        </w:rPr>
        <w:fldChar w:fldCharType="end"/>
      </w:r>
      <w:r w:rsidRPr="00430A0A">
        <w:rPr>
          <w:rFonts w:ascii="Times New Roman" w:hAnsi="Times New Roman" w:cs="Times New Roman"/>
          <w:sz w:val="18"/>
          <w:szCs w:val="18"/>
        </w:rPr>
        <w:t>.</w:t>
      </w:r>
      <w:r w:rsidRPr="00430A0A">
        <w:rPr>
          <w:rFonts w:ascii="Times New Roman" w:hAnsi="Times New Roman" w:cs="Times New Roman"/>
          <w:sz w:val="18"/>
          <w:szCs w:val="18"/>
        </w:rPr>
        <w:br/>
        <w:t>a: Association between dependent variable and independent variables separately, adjusted for country.</w:t>
      </w:r>
      <w:r w:rsidRPr="00430A0A">
        <w:rPr>
          <w:rFonts w:ascii="Times New Roman" w:hAnsi="Times New Roman" w:cs="Times New Roman"/>
          <w:sz w:val="18"/>
          <w:szCs w:val="18"/>
        </w:rPr>
        <w:br/>
        <w:t>b: Association between dependent variable and independent variables in model built by backward selection, adjusted for country.</w:t>
      </w:r>
    </w:p>
    <w:p w:rsidR="00D749DF" w:rsidRPr="00430A0A" w:rsidRDefault="00D749DF" w:rsidP="00D749DF">
      <w:pPr>
        <w:pStyle w:val="PaperTNR12"/>
        <w:rPr>
          <w:rFonts w:ascii="Times New Roman" w:hAnsi="Times New Roman" w:cs="Times New Roman"/>
          <w:sz w:val="18"/>
          <w:szCs w:val="18"/>
        </w:rPr>
      </w:pPr>
      <w:r w:rsidRPr="00430A0A">
        <w:rPr>
          <w:rFonts w:ascii="Times New Roman" w:hAnsi="Times New Roman" w:cs="Times New Roman"/>
          <w:sz w:val="18"/>
          <w:szCs w:val="18"/>
        </w:rPr>
        <w:t>c: Association between dependent and independent variables in backwards model, including interaction term between country and independent variables identified in backward selection.</w:t>
      </w:r>
    </w:p>
    <w:p w:rsidR="00D749DF" w:rsidRPr="00430A0A" w:rsidRDefault="00D749DF" w:rsidP="00D749DF">
      <w:pPr>
        <w:pStyle w:val="AU"/>
        <w:rPr>
          <w:color w:val="auto"/>
          <w:lang w:val="en-GB"/>
        </w:rPr>
      </w:pPr>
      <w:bookmarkStart w:id="0" w:name="_GoBack"/>
      <w:bookmarkEnd w:id="0"/>
    </w:p>
    <w:p w:rsidR="005F49C4" w:rsidRPr="00D749DF" w:rsidRDefault="005F49C4">
      <w:pPr>
        <w:rPr>
          <w:lang w:val="en-GB"/>
        </w:rPr>
      </w:pPr>
    </w:p>
    <w:sectPr w:rsidR="005F49C4" w:rsidRPr="00D749DF" w:rsidSect="00D749DF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49DF"/>
    <w:rsid w:val="005F49C4"/>
    <w:rsid w:val="00CA0103"/>
    <w:rsid w:val="00D749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D749D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Kop1">
    <w:name w:val="heading 1"/>
    <w:basedOn w:val="Standaard"/>
    <w:next w:val="Standaard"/>
    <w:link w:val="Kop1Char"/>
    <w:uiPriority w:val="9"/>
    <w:qFormat/>
    <w:rsid w:val="00D749DF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zh-CN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D749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zh-CN"/>
    </w:rPr>
  </w:style>
  <w:style w:type="paragraph" w:customStyle="1" w:styleId="AU">
    <w:name w:val="AU"/>
    <w:basedOn w:val="Standaard"/>
    <w:rsid w:val="00D749DF"/>
    <w:pPr>
      <w:spacing w:before="120" w:after="120"/>
    </w:pPr>
    <w:rPr>
      <w:color w:val="00823B"/>
      <w:sz w:val="32"/>
    </w:rPr>
  </w:style>
  <w:style w:type="paragraph" w:customStyle="1" w:styleId="CPB">
    <w:name w:val="CPB"/>
    <w:basedOn w:val="Standaard"/>
    <w:rsid w:val="00D749DF"/>
    <w:pPr>
      <w:spacing w:before="360" w:after="120"/>
    </w:pPr>
    <w:rPr>
      <w:color w:val="E36C0A" w:themeColor="accent6" w:themeShade="BF"/>
      <w:sz w:val="28"/>
    </w:rPr>
  </w:style>
  <w:style w:type="paragraph" w:customStyle="1" w:styleId="TCH">
    <w:name w:val="TCH"/>
    <w:basedOn w:val="Standaard"/>
    <w:rsid w:val="00D749DF"/>
    <w:pPr>
      <w:spacing w:before="120" w:after="120"/>
    </w:pPr>
    <w:rPr>
      <w:color w:val="6D4321"/>
    </w:rPr>
  </w:style>
  <w:style w:type="paragraph" w:customStyle="1" w:styleId="TT">
    <w:name w:val="TT"/>
    <w:basedOn w:val="Standaard"/>
    <w:rsid w:val="00D749DF"/>
    <w:pPr>
      <w:spacing w:before="120" w:after="120"/>
    </w:pPr>
    <w:rPr>
      <w:color w:val="007474"/>
    </w:rPr>
  </w:style>
  <w:style w:type="character" w:customStyle="1" w:styleId="PaperTNR12Char">
    <w:name w:val="Paper_TNR12 Char"/>
    <w:basedOn w:val="Standaardalinea-lettertype"/>
    <w:link w:val="PaperTNR12"/>
    <w:locked/>
    <w:rsid w:val="00D749DF"/>
    <w:rPr>
      <w:sz w:val="24"/>
      <w:szCs w:val="24"/>
      <w:lang w:val="en-GB" w:eastAsia="nl-NL"/>
    </w:rPr>
  </w:style>
  <w:style w:type="paragraph" w:customStyle="1" w:styleId="PaperTNR12">
    <w:name w:val="Paper_TNR12"/>
    <w:basedOn w:val="Standaard"/>
    <w:link w:val="PaperTNR12Char"/>
    <w:qFormat/>
    <w:rsid w:val="00D749DF"/>
    <w:pPr>
      <w:tabs>
        <w:tab w:val="left" w:pos="284"/>
        <w:tab w:val="left" w:pos="1701"/>
      </w:tabs>
      <w:spacing w:line="360" w:lineRule="auto"/>
    </w:pPr>
    <w:rPr>
      <w:rFonts w:asciiTheme="minorHAnsi" w:eastAsiaTheme="minorHAnsi" w:hAnsiTheme="minorHAnsi" w:cstheme="minorBidi"/>
      <w:lang w:val="en-GB" w:eastAsia="nl-NL"/>
    </w:rPr>
  </w:style>
  <w:style w:type="table" w:styleId="Tabelraster">
    <w:name w:val="Table Grid"/>
    <w:basedOn w:val="Standaardtabel"/>
    <w:uiPriority w:val="59"/>
    <w:rsid w:val="00D749DF"/>
    <w:pPr>
      <w:spacing w:after="0" w:line="240" w:lineRule="auto"/>
    </w:pPr>
    <w:rPr>
      <w:rFonts w:eastAsiaTheme="minorEastAsia"/>
      <w:sz w:val="24"/>
      <w:szCs w:val="24"/>
      <w:lang w:val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D749D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Kop1">
    <w:name w:val="heading 1"/>
    <w:basedOn w:val="Standaard"/>
    <w:next w:val="Standaard"/>
    <w:link w:val="Kop1Char"/>
    <w:uiPriority w:val="9"/>
    <w:qFormat/>
    <w:rsid w:val="00D749DF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zh-CN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D749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 w:eastAsia="zh-CN"/>
    </w:rPr>
  </w:style>
  <w:style w:type="paragraph" w:customStyle="1" w:styleId="AU">
    <w:name w:val="AU"/>
    <w:basedOn w:val="Standaard"/>
    <w:rsid w:val="00D749DF"/>
    <w:pPr>
      <w:spacing w:before="120" w:after="120"/>
    </w:pPr>
    <w:rPr>
      <w:color w:val="00823B"/>
      <w:sz w:val="32"/>
    </w:rPr>
  </w:style>
  <w:style w:type="paragraph" w:customStyle="1" w:styleId="CPB">
    <w:name w:val="CPB"/>
    <w:basedOn w:val="Standaard"/>
    <w:rsid w:val="00D749DF"/>
    <w:pPr>
      <w:spacing w:before="360" w:after="120"/>
    </w:pPr>
    <w:rPr>
      <w:color w:val="E36C0A" w:themeColor="accent6" w:themeShade="BF"/>
      <w:sz w:val="28"/>
    </w:rPr>
  </w:style>
  <w:style w:type="paragraph" w:customStyle="1" w:styleId="TCH">
    <w:name w:val="TCH"/>
    <w:basedOn w:val="Standaard"/>
    <w:rsid w:val="00D749DF"/>
    <w:pPr>
      <w:spacing w:before="120" w:after="120"/>
    </w:pPr>
    <w:rPr>
      <w:color w:val="6D4321"/>
    </w:rPr>
  </w:style>
  <w:style w:type="paragraph" w:customStyle="1" w:styleId="TT">
    <w:name w:val="TT"/>
    <w:basedOn w:val="Standaard"/>
    <w:rsid w:val="00D749DF"/>
    <w:pPr>
      <w:spacing w:before="120" w:after="120"/>
    </w:pPr>
    <w:rPr>
      <w:color w:val="007474"/>
    </w:rPr>
  </w:style>
  <w:style w:type="character" w:customStyle="1" w:styleId="PaperTNR12Char">
    <w:name w:val="Paper_TNR12 Char"/>
    <w:basedOn w:val="Standaardalinea-lettertype"/>
    <w:link w:val="PaperTNR12"/>
    <w:locked/>
    <w:rsid w:val="00D749DF"/>
    <w:rPr>
      <w:sz w:val="24"/>
      <w:szCs w:val="24"/>
      <w:lang w:val="en-GB" w:eastAsia="nl-NL"/>
    </w:rPr>
  </w:style>
  <w:style w:type="paragraph" w:customStyle="1" w:styleId="PaperTNR12">
    <w:name w:val="Paper_TNR12"/>
    <w:basedOn w:val="Standaard"/>
    <w:link w:val="PaperTNR12Char"/>
    <w:qFormat/>
    <w:rsid w:val="00D749DF"/>
    <w:pPr>
      <w:tabs>
        <w:tab w:val="left" w:pos="284"/>
        <w:tab w:val="left" w:pos="1701"/>
      </w:tabs>
      <w:spacing w:line="360" w:lineRule="auto"/>
    </w:pPr>
    <w:rPr>
      <w:rFonts w:asciiTheme="minorHAnsi" w:eastAsiaTheme="minorHAnsi" w:hAnsiTheme="minorHAnsi" w:cstheme="minorBidi"/>
      <w:lang w:val="en-GB" w:eastAsia="nl-NL"/>
    </w:rPr>
  </w:style>
  <w:style w:type="table" w:styleId="Tabelraster">
    <w:name w:val="Table Grid"/>
    <w:basedOn w:val="Standaardtabel"/>
    <w:uiPriority w:val="59"/>
    <w:rsid w:val="00D749DF"/>
    <w:pPr>
      <w:spacing w:after="0" w:line="240" w:lineRule="auto"/>
    </w:pPr>
    <w:rPr>
      <w:rFonts w:eastAsiaTheme="minorEastAsia"/>
      <w:sz w:val="24"/>
      <w:szCs w:val="24"/>
      <w:lang w:val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420</Words>
  <Characters>7810</Characters>
  <Application>Microsoft Office Word</Application>
  <DocSecurity>0</DocSecurity>
  <Lines>65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mc</Company>
  <LinksUpToDate>false</LinksUpToDate>
  <CharactersWithSpaces>92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ppel, Maud ten</dc:creator>
  <cp:lastModifiedBy>Koppel, Maud ten</cp:lastModifiedBy>
  <cp:revision>2</cp:revision>
  <dcterms:created xsi:type="dcterms:W3CDTF">2018-07-06T14:07:00Z</dcterms:created>
  <dcterms:modified xsi:type="dcterms:W3CDTF">2018-07-06T14:08:00Z</dcterms:modified>
</cp:coreProperties>
</file>